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46E06C" w14:textId="77777777" w:rsidR="008034F9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UNIVERSIDADE TECNOLÓGICA FEDERAL DO PARANÁ</w:t>
      </w:r>
    </w:p>
    <w:p w14:paraId="531C9308" w14:textId="77777777" w:rsidR="00034C38" w:rsidRDefault="00034C3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ÂMPUS CORNÉLIO PROCÓPIO</w:t>
      </w:r>
    </w:p>
    <w:p w14:paraId="0A41873B" w14:textId="439887FA" w:rsidR="00034C3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</w:t>
      </w:r>
      <w:r w:rsidR="00693AAC">
        <w:rPr>
          <w:rFonts w:ascii="Arial" w:hAnsi="Arial" w:cs="Arial"/>
          <w:sz w:val="24"/>
          <w:szCs w:val="24"/>
        </w:rPr>
        <w:t>EPARTAMENTO ACADÊMICO DE COMPUTAÇÃO (DACOM)</w:t>
      </w:r>
    </w:p>
    <w:p w14:paraId="0EED9670" w14:textId="2FE526A9" w:rsidR="0049447C" w:rsidRPr="00693AAC" w:rsidRDefault="00693AA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 w:rsidRPr="00693AAC">
        <w:rPr>
          <w:rFonts w:ascii="Arial" w:hAnsi="Arial" w:cs="Arial"/>
          <w:sz w:val="24"/>
          <w:szCs w:val="24"/>
        </w:rPr>
        <w:t>ENGENHARIA DE COMPUTAÇÃO</w:t>
      </w:r>
    </w:p>
    <w:p w14:paraId="5FD02B0C" w14:textId="57D56DF6" w:rsidR="0049447C" w:rsidRDefault="0049447C" w:rsidP="00983458">
      <w:pPr>
        <w:spacing w:after="0" w:line="240" w:lineRule="auto"/>
        <w:jc w:val="center"/>
        <w:rPr>
          <w:rFonts w:ascii="Arial" w:hAnsi="Arial" w:cs="Arial"/>
          <w:color w:val="FF0000"/>
          <w:sz w:val="24"/>
          <w:szCs w:val="24"/>
        </w:rPr>
      </w:pPr>
    </w:p>
    <w:p w14:paraId="31E84E1C" w14:textId="77777777" w:rsidR="00233C9C" w:rsidRPr="00983458" w:rsidRDefault="00233C9C" w:rsidP="00983458">
      <w:pPr>
        <w:spacing w:after="0" w:line="240" w:lineRule="auto"/>
        <w:jc w:val="center"/>
        <w:rPr>
          <w:rFonts w:ascii="Arial" w:hAnsi="Arial" w:cs="Arial"/>
          <w:color w:val="FF0000"/>
          <w:sz w:val="20"/>
          <w:szCs w:val="20"/>
        </w:rPr>
      </w:pPr>
    </w:p>
    <w:p w14:paraId="3190AE0F" w14:textId="22BB13AE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6C471B7" w14:textId="5DBD4B18" w:rsidR="001916BD" w:rsidRDefault="00EA7F2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GABRIE</w:t>
      </w:r>
      <w:r w:rsidR="001916BD">
        <w:rPr>
          <w:rFonts w:ascii="Arial" w:hAnsi="Arial" w:cs="Arial"/>
          <w:sz w:val="24"/>
          <w:szCs w:val="24"/>
        </w:rPr>
        <w:t>L DIAS DADALTO</w:t>
      </w:r>
    </w:p>
    <w:p w14:paraId="7D30FEB4" w14:textId="2A70D1BD" w:rsidR="006D4651" w:rsidRDefault="006D4651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LUCCAS HENRIQUE CAYRES PIOLA</w:t>
      </w:r>
    </w:p>
    <w:p w14:paraId="1E95A226" w14:textId="77777777" w:rsidR="00A72702" w:rsidRDefault="006B5F4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OGER VERZOLA PERES DE LIMA</w:t>
      </w:r>
    </w:p>
    <w:p w14:paraId="1BCCBF6B" w14:textId="77777777" w:rsidR="001916BD" w:rsidRDefault="00A72702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VITOR VINICIUS GOMES DA SILVA</w:t>
      </w:r>
    </w:p>
    <w:p w14:paraId="379E1AFB" w14:textId="18D81AA1" w:rsidR="0049447C" w:rsidRDefault="00693AAC" w:rsidP="00693AAC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br/>
      </w:r>
    </w:p>
    <w:p w14:paraId="25216173" w14:textId="77777777" w:rsidR="0049447C" w:rsidRDefault="0049447C" w:rsidP="00693AAC">
      <w:pPr>
        <w:spacing w:after="120" w:line="240" w:lineRule="auto"/>
        <w:rPr>
          <w:rFonts w:ascii="Arial" w:hAnsi="Arial" w:cs="Arial"/>
          <w:sz w:val="24"/>
          <w:szCs w:val="24"/>
        </w:rPr>
      </w:pPr>
    </w:p>
    <w:p w14:paraId="0CA4324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22880F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6E7602A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560F117" w14:textId="3DF1E919" w:rsidR="0049447C" w:rsidRDefault="00233C9C" w:rsidP="00034C38">
      <w:pPr>
        <w:spacing w:after="120" w:line="240" w:lineRule="auto"/>
        <w:jc w:val="center"/>
        <w:rPr>
          <w:rFonts w:ascii="Arial" w:hAnsi="Arial" w:cs="Arial"/>
          <w:b/>
          <w:sz w:val="28"/>
          <w:szCs w:val="28"/>
        </w:rPr>
      </w:pPr>
      <w:r>
        <w:rPr>
          <w:rFonts w:ascii="Arial" w:hAnsi="Arial" w:cs="Arial"/>
          <w:b/>
          <w:sz w:val="28"/>
          <w:szCs w:val="28"/>
        </w:rPr>
        <w:t>NOME DO PROJETO</w:t>
      </w:r>
    </w:p>
    <w:p w14:paraId="530DE448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0B75E79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45424121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19C96E73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F9EF4F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0296520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7F1966F2" w14:textId="7CC6C902" w:rsidR="0049447C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FICINA DE INTEGRAÇÃO 1</w:t>
      </w:r>
    </w:p>
    <w:p w14:paraId="530187E2" w14:textId="16E60A51" w:rsidR="00147728" w:rsidRDefault="00147728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ORIENTADOR: Francisco Pereira Junior</w:t>
      </w:r>
    </w:p>
    <w:p w14:paraId="0C8F488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7370DF1" w14:textId="77777777" w:rsidR="00194F42" w:rsidRDefault="00194F42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FDE2B3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392C1A4C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BF99645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6106CBE7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CC93A0D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2EC4FC76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</w:p>
    <w:p w14:paraId="5615F862" w14:textId="77777777" w:rsidR="0049447C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ORNÉLIO PROCÓPIO</w:t>
      </w:r>
    </w:p>
    <w:p w14:paraId="23E6A650" w14:textId="4E54034C" w:rsidR="00147728" w:rsidRDefault="0049447C" w:rsidP="00034C38">
      <w:pPr>
        <w:spacing w:after="120" w:line="24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201</w:t>
      </w:r>
      <w:r w:rsidR="00693AAC">
        <w:rPr>
          <w:rFonts w:ascii="Arial" w:hAnsi="Arial" w:cs="Arial"/>
          <w:sz w:val="24"/>
          <w:szCs w:val="24"/>
        </w:rPr>
        <w:t>6</w:t>
      </w:r>
    </w:p>
    <w:p w14:paraId="63434FA2" w14:textId="2D91C7E5" w:rsidR="0049447C" w:rsidRDefault="00147728" w:rsidP="00A72702">
      <w:pPr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lastRenderedPageBreak/>
        <w:br w:type="page"/>
      </w:r>
    </w:p>
    <w:p w14:paraId="62871551" w14:textId="4CAE58A8" w:rsidR="00B73B19" w:rsidRDefault="00557DC1" w:rsidP="00B73B19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lastRenderedPageBreak/>
        <w:t xml:space="preserve">1 </w:t>
      </w:r>
      <w:r w:rsidR="00C86388" w:rsidRPr="00C86388">
        <w:rPr>
          <w:rFonts w:cs="Arial"/>
          <w:b/>
        </w:rPr>
        <w:t>PROBLEMAS E PREMISSAS</w:t>
      </w:r>
      <w:r w:rsidR="0065333A">
        <w:rPr>
          <w:rFonts w:cs="Arial"/>
          <w:b/>
        </w:rPr>
        <w:t xml:space="preserve"> </w:t>
      </w:r>
    </w:p>
    <w:p w14:paraId="73499E7D" w14:textId="77777777" w:rsidR="00B73B19" w:rsidRDefault="00B73B19" w:rsidP="00B73B19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46364368" w14:textId="012AF4D3" w:rsidR="00B73B19" w:rsidRDefault="00FA18E0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 xml:space="preserve">A </w:t>
      </w:r>
      <w:r w:rsidR="00CE291A">
        <w:rPr>
          <w:rFonts w:cs="Arial"/>
        </w:rPr>
        <w:t>mobilidade urbana no Brasil possui diversos desafios devido, em parte, ao intensivo uso de automóveis</w:t>
      </w:r>
      <w:r w:rsidR="00CE291A">
        <w:rPr>
          <w:rFonts w:cs="Arial"/>
        </w:rPr>
        <w:fldChar w:fldCharType="begin" w:fldLock="1"/>
      </w:r>
      <w:r w:rsidR="00CE291A">
        <w:rPr>
          <w:rFonts w:cs="Arial"/>
        </w:rPr>
        <w:instrText>ADDIN CSL_CITATION { "citationItems" : [ { "id" : "ITEM-1", "itemData" : { "DOI" : "10.1017/CBO9781107415324.004", "ISBN" : "9788578110796", "ISSN" : "0103-4014", "PMID" : "25246403", "abstract" : "Este trabalho tem por objetivo analisar a produ\u00e7\u00e3o do espa\u00e7o urbano no modo de produ\u00e7\u00e3o capitalista. A partir de tr\u00eas ele- mentos, consideramos aqui, metaforicamente, os meandros na produ\u00e7\u00e3o do espa\u00e7o urbano, ou seja, a mobilidade, a acessibi- lidade e a exclus\u00e3o social buscamos compreender as diferen\u00e7as na espacializa\u00e7\u00e3o das rela\u00e7\u00f5es. Nesse contexto, a produ\u00e7\u00e3o do espa\u00e7o urbano ocorre atrav\u00e9s de objetos e de a\u00e7\u00f5es, do trabalho, de id\u00e9ias e de representa\u00e7\u00f5es, de modos de vida etc. O espa\u00e7o urbano \u00e9 produzido, desse modo, atrav\u00e9s da mobilidade de pessoas e de objetos, de pessoas que levam objetos, de objetos que transformam a mobilidade das pessoas. S\u00e3o rela\u00e7\u00f5es que interagem no espa\u00e7o urbano, criando e re-criando atrav\u00e9s da mobilidade a acessibilidade e propiciando o acesso r\u00e1pido e eficiente para determinados lugares. Atrav\u00e9s da pro- du\u00e7\u00e3o do espa\u00e7o diferenciado, a acessibilidade \u00e9 desigual para as diferentes classes e/ou fra\u00e7\u00f5es de classes que se movem, que trabalham, que sobrevivem. Essa desigualdade cria exclus\u00e3o social (ou inclus\u00e3o prec\u00e1ria), em fun\u00e7\u00e3o desses meandros na produ\u00e7\u00e3o do espa\u00e7o como a mobilidade, que pode permitir, melhorar e potencializar a acessibilidade. S\u00e3o meandros, s\u00e3o rela\u00e7\u00f5es sociais que produzem o espa\u00e7o urbano de maneira diferenciada.", "author" : [ { "dropping-particle" : "", "family" : "IPEA", "given" : "", "non-dropping-particle" : "", "parse-names" : false, "suffix" : "" }, { "dropping-particle" : "", "family" : "Waisman", "given" : "Jaime", "non-dropping-particle" : "", "parse-names" : false, "suffix" : "" }, { "dropping-particle" : "", "family" : "Zarattini", "given" : "Carlos", "non-dropping-particle" : "", "parse-names" : false, "suffix" : "" }, { "dropping-particle" : "", "family" : "Do", "given" : "Reestimativas", "non-dropping-particle" : "", "parse-names" : false, "suffix" : "" }, { "dropping-particle" : "", "family" : "Privado", "given" : "Investimento", "non-dropping-particle" : "", "parse-names" : false, "suffix" : "" }, { "dropping-particle" : "", "family" : "Do", "given" : "Sensibilidade", "non-dropping-particle" : "", "parse-names" : false, "suffix" : "" }, { "dropping-particle" : "", "family" : "Privado", "given" : "Investimento", "non-dropping-particle" : "", "parse-names" : false, "suffix" : "" }, { "dropping-particle" : "", "family" : "Cust\u00f3dio", "given" : "Vanderli", "non-dropping-particle" : "", "parse-names" : false, "suffix" : "" }, { "dropping-particle" : "", "family" : "Da", "given" : "Identit\u00e1rio", "non-dropping-particle" : "", "parse-names" : false, "suffix" : "" }, { "dropping-particle" : "", "family" : "Paulistana", "given" : "Metr\u00f3pole", "non-dropping-particle" : "", "parse-names" : false, "suffix" : "" }, { "dropping-particle" : "", "family" : "De", "given" : "Niversidade", "non-dropping-particle" : "", "parse-names" : false, "suffix" : "" }, { "dropping-particle" : "", "family" : "Rolnik", "given" : "Raquel", "non-dropping-particle" : "", "parse-names" : false, "suffix" : "" }, { "dropping-particle" : "", "family" : "Klintowitz", "given" : "Danielle", "non-dropping-particle" : "", "parse-names" : false, "suffix" : "" }, { "dropping-particle" : "", "family" : "Mondardo", "given" : "Marcos Leandro", "non-dropping-particle" : "", "parse-names" : false, "suffix" : "" }, { "dropping-particle" : "", "family" : "Balbim", "given" : "Renato", "non-dropping-particle" : "", "parse-names" : false, "suffix" : "" }, { "dropping-particle" : "", "family" : "SOUSA, PRRESENDE", "given" : "PTV", "non-dropping-particle" : "", "parse-names" : false, "suffix" : "" }, { "dropping-particle" : "", "family" : "L\u00c9VY", "given" : "Jacques", "non-dropping-particle" : "", "parse-names" : false, "suffix" : "" }, { "dropping-particle" : "", "family" : "Fallis", "given" : "A.G", "non-dropping-particle" : "", "parse-names" : false, "suffix" : "" }, { "dropping-particle" : "", "family" : "Marques", "given" : "Eduardo Cesar", "non-dropping-particle" : "", "parse-names" : false, "suffix" : "" }, { "dropping-particle" : "", "family" : "Bichir", "given" : "Renata Mirandola", "non-dropping-particle" : "", "parse-names" : false, "suffix" : "" }, { "dropping-particle" : "", "family" : "Hourcade", "given" : "Bernard", "non-dropping-particle" : "", "parse-names" : false, "suffix" : "" }, { "dropping-particle" : "De", "family" : "Faria", "given" : "Rodrigo", "non-dropping-particle" : "", "parse-names" : false, "suffix" : "" }, { "dropping-particle" : "", "family" : "Schvarsberg", "given" : "Benny", "non-dropping-particle" : "", "parse-names" : false, "suffix" : "" }, { "dropping-particle" : "", "family" : "Vargas", "given" : "Heliana Comin", "non-dropping-particle" : "", "parse-names" : false, "suffix" : "" }, { "dropping-particle" : "", "family" : "Silveira, Marcio R.; Cocco", "given" : "Rodrigo G.", "non-dropping-particle" : "", "parse-names" : false, "suffix" : "" } ], "container-title" : "Estudos Avan\u00e7ados", "id" : "ITEM-1", "issue" : "1", "issued" : { "date-parts" : [ [ "2011" ] ] }, "page" : "1-16", "title" : "Mobilidade e Pendularidade no Complexo Metropolitano Expandido de S\u00e3o Paulo: O sistema de transporte fretado como alternativa de deslocamento", "type" : "article-journal", "volume" : "24" }, "uris" : [ "http://www.mendeley.com/documents/?uuid=7d11c00d-ed9a-40e9-bd32-74d7503669f8" ] } ], "mendeley" : { "formattedCitation" : "[1]", "plainTextFormattedCitation" : "[1]" }, "properties" : { "noteIndex" : 0 }, "schema" : "https://github.com/citation-style-language/schema/raw/master/csl-citation.json" }</w:instrText>
      </w:r>
      <w:r w:rsidR="00CE291A">
        <w:rPr>
          <w:rFonts w:cs="Arial"/>
        </w:rPr>
        <w:fldChar w:fldCharType="separate"/>
      </w:r>
      <w:r w:rsidR="00CE291A" w:rsidRPr="00FA18E0">
        <w:rPr>
          <w:rFonts w:cs="Arial"/>
          <w:noProof/>
        </w:rPr>
        <w:t>[1]</w:t>
      </w:r>
      <w:r w:rsidR="00CE291A">
        <w:rPr>
          <w:rFonts w:cs="Arial"/>
        </w:rPr>
        <w:fldChar w:fldCharType="end"/>
      </w:r>
      <w:r>
        <w:rPr>
          <w:rFonts w:cs="Arial"/>
        </w:rPr>
        <w:t>.</w:t>
      </w:r>
      <w:r w:rsidR="00CE291A">
        <w:rPr>
          <w:rFonts w:cs="Arial"/>
        </w:rPr>
        <w:t xml:space="preserve"> Uma dificuldade oriunda deste excesso de automóveis é a incapacidade de se encontrar vagas para estacionar o veículo. Dessa forma, visando facilitar esse processo, este projeto desenvolverá um aplicativo Android que, utilizando um sensor de presença</w:t>
      </w:r>
      <w:r w:rsidR="00753EEA">
        <w:rPr>
          <w:rFonts w:cs="Arial"/>
        </w:rPr>
        <w:t xml:space="preserve"> nas vagas de estacionamento</w:t>
      </w:r>
      <w:r w:rsidR="00CE291A">
        <w:rPr>
          <w:rFonts w:cs="Arial"/>
        </w:rPr>
        <w:t xml:space="preserve">, </w:t>
      </w:r>
      <w:r w:rsidR="00753EEA">
        <w:rPr>
          <w:rFonts w:cs="Arial"/>
        </w:rPr>
        <w:t>permitirá ao usuário se informar se há vagas disponíveis em uma localidade e determinar um caminho pa</w:t>
      </w:r>
      <w:r w:rsidR="00EA7F22">
        <w:rPr>
          <w:rFonts w:cs="Arial"/>
        </w:rPr>
        <w:t>ra alcançar uma vaga desejada</w:t>
      </w:r>
      <w:r w:rsidR="00753EEA">
        <w:rPr>
          <w:rFonts w:cs="Arial"/>
        </w:rPr>
        <w:t>.</w:t>
      </w:r>
    </w:p>
    <w:p w14:paraId="3418FC04" w14:textId="77777777" w:rsidR="00A72702" w:rsidRPr="00A72702" w:rsidRDefault="00A72702" w:rsidP="00A72702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63B5FF9B" w14:textId="33A9D38E" w:rsidR="001A10EB" w:rsidRDefault="00C86388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2</w:t>
      </w:r>
      <w:r w:rsidR="00B73B19" w:rsidRPr="00C86388">
        <w:rPr>
          <w:rFonts w:cs="Arial"/>
          <w:b/>
        </w:rPr>
        <w:t xml:space="preserve"> OBJETIVOS</w:t>
      </w:r>
      <w:r w:rsidR="00E56ADD">
        <w:rPr>
          <w:rFonts w:cs="Arial"/>
          <w:b/>
        </w:rPr>
        <w:t xml:space="preserve"> </w:t>
      </w:r>
    </w:p>
    <w:p w14:paraId="4B20A0BA" w14:textId="3E16037F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  <w:t>2.1 Objetivos gerais</w:t>
      </w:r>
    </w:p>
    <w:p w14:paraId="6D90F78D" w14:textId="655F3923" w:rsidR="00E56ADD" w:rsidRPr="00EA7F22" w:rsidRDefault="00E56ADD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 w:rsidR="00EA7F22">
        <w:rPr>
          <w:rFonts w:cs="Arial"/>
        </w:rPr>
        <w:t>I</w:t>
      </w:r>
      <w:r>
        <w:rPr>
          <w:rFonts w:cs="Arial"/>
        </w:rPr>
        <w:t xml:space="preserve">mplementar um aplicativo Android para auxiliar em vagas de estacionamento. </w:t>
      </w:r>
      <w:r w:rsidR="00EA7F22">
        <w:rPr>
          <w:rFonts w:cs="Arial"/>
        </w:rPr>
        <w:t>L</w:t>
      </w:r>
      <w:r>
        <w:rPr>
          <w:rFonts w:cs="Arial"/>
        </w:rPr>
        <w:t xml:space="preserve">ocalizar a posição atual do indivíduo, determinar se uma vaga está ocupada ou não, reservar e indicar o caminho para a vaga de estacionamento, armazenar a posição na qual o veículo foi estacionado. </w:t>
      </w:r>
      <w:r w:rsidR="00EA7F22">
        <w:rPr>
          <w:rFonts w:cs="Arial"/>
          <w:b/>
        </w:rPr>
        <w:t>Não é um objetivo</w:t>
      </w:r>
    </w:p>
    <w:p w14:paraId="62B26FDC" w14:textId="381569BE" w:rsidR="00E56ADD" w:rsidRDefault="00E56ADD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ab/>
      </w:r>
      <w:r>
        <w:rPr>
          <w:rFonts w:cs="Arial"/>
          <w:b/>
        </w:rPr>
        <w:t>2.2 Objetivos Específicos</w:t>
      </w:r>
    </w:p>
    <w:p w14:paraId="28866AFA" w14:textId="111FD7F9" w:rsidR="00E56ADD" w:rsidRDefault="00E56ADD" w:rsidP="00E56ADD">
      <w:pPr>
        <w:pStyle w:val="Palavras-chave"/>
        <w:spacing w:after="0" w:line="360" w:lineRule="auto"/>
        <w:jc w:val="both"/>
        <w:rPr>
          <w:rFonts w:cs="Arial"/>
        </w:rPr>
      </w:pPr>
      <w:r>
        <w:rPr>
          <w:rFonts w:cs="Arial"/>
          <w:b/>
        </w:rPr>
        <w:tab/>
      </w:r>
      <w:r>
        <w:rPr>
          <w:rFonts w:cs="Arial"/>
          <w:b/>
        </w:rPr>
        <w:tab/>
      </w:r>
      <w:r>
        <w:rPr>
          <w:rFonts w:cs="Arial"/>
        </w:rPr>
        <w:t xml:space="preserve">Em primeira instância, a ideia só será estendida para estacionamentos privados. Todavia, é desejável que se possa expandir, no futuro, para vagas públicas. </w:t>
      </w:r>
    </w:p>
    <w:p w14:paraId="0DAD2049" w14:textId="7DB6D72D" w:rsidR="00EA7F22" w:rsidRPr="00EA7F22" w:rsidRDefault="00EA7F22" w:rsidP="00E56ADD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</w:rPr>
        <w:tab/>
      </w:r>
      <w:r>
        <w:rPr>
          <w:rFonts w:cs="Arial"/>
          <w:b/>
        </w:rPr>
        <w:t>Não é objetivo, isso é restrição</w:t>
      </w:r>
    </w:p>
    <w:p w14:paraId="5DD3C2C8" w14:textId="7A651AF4" w:rsidR="00E56ADD" w:rsidRDefault="00E56ADD" w:rsidP="001A10EB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581BBC8B" w14:textId="3D88FA46" w:rsidR="00C86388" w:rsidRPr="00C86388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3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TRABALHOS RELACIONADOS</w:t>
      </w:r>
      <w:r w:rsidR="001A10EB">
        <w:rPr>
          <w:rFonts w:cs="Arial"/>
          <w:b/>
        </w:rPr>
        <w:t xml:space="preserve">  </w:t>
      </w:r>
    </w:p>
    <w:p w14:paraId="3B1CF52A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0A433A3C" w14:textId="0FE19D43" w:rsidR="006F17C3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 w:rsidRPr="00120C3C">
        <w:rPr>
          <w:rFonts w:cs="Arial"/>
        </w:rPr>
        <w:t>Recentemente</w:t>
      </w:r>
      <w:r>
        <w:rPr>
          <w:rFonts w:cs="Arial"/>
        </w:rPr>
        <w:t>, o Google lançou um serviço dentro de sua plataforma Google Maps que disponibiliza informações sobre vagas em regiões da cidade de São Paulo - SP e Rio de Janeiro -</w:t>
      </w:r>
      <w:r w:rsidR="00EA7F22">
        <w:rPr>
          <w:rFonts w:cs="Arial"/>
        </w:rPr>
        <w:t xml:space="preserve"> </w:t>
      </w:r>
      <w:r>
        <w:rPr>
          <w:rFonts w:cs="Arial"/>
        </w:rPr>
        <w:t>RJ. O serviço mostra em um mapa da região em que o usuário deseja estacionar o seu carro. Uma linha contendo faixas de cores indica a facilidade de se encontrar uma vaga na região.</w:t>
      </w:r>
    </w:p>
    <w:p w14:paraId="63E59AE9" w14:textId="65919D26" w:rsidR="00120C3C" w:rsidRDefault="00120C3C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t>Em 2015, a Bosh, uma multinacional de engenharia, lançou um serviço de gerenciamento de vagas de estacionamento. O sistema é capaz de reconhecer espaços livres em áreas humanas e indicar a localização destes espaços para o motorista. O sistema utiliza um sensor, que pode ser instalada em garagens ou até mesmo no asfalto, para detectar os espaços e vagas disponíveis. Informações como vagas, tipo de vaga e pr</w:t>
      </w:r>
      <w:r w:rsidR="00EA7F22">
        <w:rPr>
          <w:rFonts w:cs="Arial"/>
        </w:rPr>
        <w:t>eço por hora são informadas</w:t>
      </w:r>
      <w:r>
        <w:rPr>
          <w:rFonts w:cs="Arial"/>
        </w:rPr>
        <w:t xml:space="preserve"> para o usuário.</w:t>
      </w:r>
    </w:p>
    <w:p w14:paraId="18E65642" w14:textId="0FB2BC27" w:rsidR="00120C3C" w:rsidRDefault="002C28D4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  <w:r>
        <w:rPr>
          <w:rFonts w:cs="Arial"/>
        </w:rPr>
        <w:lastRenderedPageBreak/>
        <w:t>A Prossiga, empresa de software e automação para estacionamentos, possui um software gerenciador de garagens que faz uso de diversos tipos de sensores instalados sob as vagas. O sistema é capaz de informar vagas livre</w:t>
      </w:r>
      <w:r w:rsidR="00EA7F22">
        <w:rPr>
          <w:rFonts w:cs="Arial"/>
        </w:rPr>
        <w:t>s</w:t>
      </w:r>
      <w:r>
        <w:rPr>
          <w:rFonts w:cs="Arial"/>
        </w:rPr>
        <w:t xml:space="preserve"> e ocupadas, bem como </w:t>
      </w:r>
      <w:r w:rsidRPr="00EA7F22">
        <w:rPr>
          <w:rFonts w:cs="Arial"/>
          <w:b/>
        </w:rPr>
        <w:t>controlar a maneira com que os veículos ocupam as vagas</w:t>
      </w:r>
      <w:r w:rsidR="00EA7F22">
        <w:rPr>
          <w:rFonts w:cs="Arial"/>
        </w:rPr>
        <w:t>(???)</w:t>
      </w:r>
      <w:r>
        <w:rPr>
          <w:rFonts w:cs="Arial"/>
        </w:rPr>
        <w:t xml:space="preserve">. Ele é capaz também de sugerir maneiras de economizar energia desligando a iluminação em locais não utilizados da garagem. </w:t>
      </w:r>
      <w:r w:rsidRPr="00EA7F22">
        <w:rPr>
          <w:rFonts w:cs="Arial"/>
          <w:b/>
        </w:rPr>
        <w:t>O ponto negativo</w:t>
      </w:r>
      <w:r>
        <w:rPr>
          <w:rFonts w:cs="Arial"/>
        </w:rPr>
        <w:t xml:space="preserve"> </w:t>
      </w:r>
      <w:r w:rsidR="00EA7F22">
        <w:rPr>
          <w:rFonts w:cs="Arial"/>
        </w:rPr>
        <w:t xml:space="preserve">(Pq negativo?) </w:t>
      </w:r>
      <w:r>
        <w:rPr>
          <w:rFonts w:cs="Arial"/>
        </w:rPr>
        <w:t>desta tecnologia é que ela está disponível apenas para o responsável do prédio.</w:t>
      </w:r>
    </w:p>
    <w:p w14:paraId="54D9D011" w14:textId="4C77EDC7" w:rsidR="00802777" w:rsidRDefault="00EA7F22" w:rsidP="00C86388">
      <w:pPr>
        <w:pStyle w:val="Palavras-chave"/>
        <w:spacing w:after="0" w:line="360" w:lineRule="auto"/>
        <w:ind w:firstLine="1134"/>
        <w:jc w:val="both"/>
        <w:rPr>
          <w:rFonts w:cs="Arial"/>
          <w:color w:val="auto"/>
          <w:spacing w:val="-5"/>
          <w:shd w:val="clear" w:color="auto" w:fill="FFFFFF"/>
        </w:rPr>
      </w:pPr>
      <w:r>
        <w:rPr>
          <w:rFonts w:cs="Arial"/>
          <w:color w:val="auto"/>
        </w:rPr>
        <w:t>A estância turística de Á</w:t>
      </w:r>
      <w:r w:rsidR="00802777" w:rsidRPr="000B1922">
        <w:rPr>
          <w:rFonts w:cs="Arial"/>
          <w:color w:val="auto"/>
        </w:rPr>
        <w:t xml:space="preserve">guas de São Pedro 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>oferece a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 xml:space="preserve"> população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 xml:space="preserve"> a opção de checar em tempo real a disponib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>ilidade de vagas através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 xml:space="preserve"> de um aplicativo. O projeto pa</w:t>
      </w:r>
      <w:r w:rsidR="000B1922" w:rsidRPr="000B1922">
        <w:rPr>
          <w:rFonts w:cs="Arial"/>
          <w:color w:val="auto"/>
          <w:spacing w:val="-5"/>
          <w:shd w:val="clear" w:color="auto" w:fill="FFFFFF"/>
        </w:rPr>
        <w:t xml:space="preserve">rte de uma parceria com uma </w:t>
      </w:r>
      <w:r w:rsidR="00802777" w:rsidRPr="000B1922">
        <w:rPr>
          <w:rFonts w:cs="Arial"/>
          <w:color w:val="auto"/>
          <w:spacing w:val="-5"/>
          <w:shd w:val="clear" w:color="auto" w:fill="FFFFFF"/>
        </w:rPr>
        <w:t xml:space="preserve">multinacional de telefonia que usa a </w:t>
      </w:r>
      <w:r w:rsidR="00802777" w:rsidRPr="00EA7F22">
        <w:rPr>
          <w:rFonts w:cs="Arial"/>
          <w:b/>
          <w:color w:val="auto"/>
          <w:spacing w:val="-5"/>
          <w:shd w:val="clear" w:color="auto" w:fill="FFFFFF"/>
        </w:rPr>
        <w:t>pequena estância hid</w:t>
      </w:r>
      <w:r w:rsidR="000B1922" w:rsidRPr="00EA7F22">
        <w:rPr>
          <w:rFonts w:cs="Arial"/>
          <w:b/>
          <w:color w:val="auto"/>
          <w:spacing w:val="-5"/>
          <w:shd w:val="clear" w:color="auto" w:fill="FFFFFF"/>
        </w:rPr>
        <w:t>romineral</w:t>
      </w:r>
      <w:r>
        <w:rPr>
          <w:rFonts w:cs="Arial"/>
          <w:color w:val="auto"/>
          <w:spacing w:val="-5"/>
          <w:shd w:val="clear" w:color="auto" w:fill="FFFFFF"/>
        </w:rPr>
        <w:t>(Que?)</w:t>
      </w:r>
      <w:bookmarkStart w:id="0" w:name="_GoBack"/>
      <w:bookmarkEnd w:id="0"/>
      <w:r w:rsidR="000B1922" w:rsidRPr="000B1922">
        <w:rPr>
          <w:rFonts w:cs="Arial"/>
          <w:color w:val="auto"/>
          <w:spacing w:val="-5"/>
          <w:shd w:val="clear" w:color="auto" w:fill="FFFFFF"/>
        </w:rPr>
        <w:t>. Além de ser um projeto gratuito para desen</w:t>
      </w:r>
      <w:r w:rsidR="000B1922">
        <w:rPr>
          <w:rFonts w:cs="Arial"/>
          <w:color w:val="auto"/>
          <w:spacing w:val="-5"/>
          <w:shd w:val="clear" w:color="auto" w:fill="FFFFFF"/>
        </w:rPr>
        <w:t>volvimento de novas tecnologias possui um outro caráter com um viés ecológico visando a diminuição de gases sendo lançados na atmosfera através da diminuição de automóveis nas ruas.</w:t>
      </w:r>
    </w:p>
    <w:p w14:paraId="7DE5F9A9" w14:textId="343E03ED" w:rsidR="00EA7F22" w:rsidRPr="00EA7F22" w:rsidRDefault="00EA7F2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  <w:color w:val="auto"/>
        </w:rPr>
      </w:pPr>
      <w:r>
        <w:rPr>
          <w:rFonts w:cs="Arial"/>
          <w:b/>
          <w:color w:val="auto"/>
        </w:rPr>
        <w:t>Separar em sub tópicos</w:t>
      </w:r>
    </w:p>
    <w:p w14:paraId="5F960DF1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482AD3DD" w14:textId="3BD8D872" w:rsidR="006076E7" w:rsidRPr="00C86388" w:rsidRDefault="006076E7" w:rsidP="006076E7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4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REFERENCIAL TEÓRICO 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2E0EA1D3" w14:textId="77777777" w:rsidR="006076E7" w:rsidRDefault="006076E7" w:rsidP="006076E7">
      <w:pPr>
        <w:pStyle w:val="Palavras-chave"/>
        <w:spacing w:after="0" w:line="360" w:lineRule="auto"/>
        <w:jc w:val="both"/>
        <w:rPr>
          <w:rFonts w:cs="Arial"/>
        </w:rPr>
      </w:pPr>
    </w:p>
    <w:p w14:paraId="0262DBA5" w14:textId="77777777" w:rsidR="006076E7" w:rsidRPr="00CE291A" w:rsidRDefault="006076E7" w:rsidP="006076E7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Conceituar e situar termos e tecnologias que utilizará no projeto para facilitar o entendimento. Ex. RFID: O que é? Como funciona? Onde se aplica? Pontos fortes e fracos. Exemplos de uso.</w:t>
      </w:r>
    </w:p>
    <w:p w14:paraId="2A8EED1A" w14:textId="77777777" w:rsidR="006076E7" w:rsidRDefault="006076E7" w:rsidP="00C86388">
      <w:pPr>
        <w:pStyle w:val="Palavras-chave"/>
        <w:spacing w:after="0" w:line="360" w:lineRule="auto"/>
        <w:jc w:val="both"/>
        <w:rPr>
          <w:rFonts w:cs="Arial"/>
          <w:b/>
        </w:rPr>
      </w:pPr>
    </w:p>
    <w:p w14:paraId="1AA1B14B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5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FUNCIONALIDADES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481B3C73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7EAD614" w14:textId="77777777" w:rsidR="00C86388" w:rsidRPr="00CE291A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ever as funcionalidades necessárias/existentes na sua solução do problema.</w:t>
      </w:r>
    </w:p>
    <w:p w14:paraId="67238FFC" w14:textId="77777777" w:rsidR="00C86388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5A57A4C4" w14:textId="77777777" w:rsidR="001A10EB" w:rsidRPr="00C86388" w:rsidRDefault="001A10EB" w:rsidP="001A10EB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6</w:t>
      </w:r>
      <w:r w:rsidRPr="00C86388">
        <w:rPr>
          <w:rFonts w:cs="Arial"/>
          <w:b/>
        </w:rPr>
        <w:t xml:space="preserve"> </w:t>
      </w:r>
      <w:r>
        <w:rPr>
          <w:rFonts w:cs="Arial"/>
          <w:b/>
        </w:rPr>
        <w:t xml:space="preserve">METODOLOGIA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58D475" w14:textId="77777777" w:rsidR="001A10EB" w:rsidRDefault="001A10EB" w:rsidP="001A10EB">
      <w:pPr>
        <w:pStyle w:val="Palavras-chave"/>
        <w:spacing w:after="0" w:line="360" w:lineRule="auto"/>
        <w:jc w:val="both"/>
        <w:rPr>
          <w:rFonts w:cs="Arial"/>
        </w:rPr>
      </w:pPr>
    </w:p>
    <w:p w14:paraId="3DDB83DD" w14:textId="77777777" w:rsidR="001A10EB" w:rsidRPr="00CE291A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t>Descrição de como pretende fazer para alcançar os objetivos propostos e resolver o problema.</w:t>
      </w:r>
    </w:p>
    <w:p w14:paraId="295E9CC3" w14:textId="77777777" w:rsidR="001A10EB" w:rsidRDefault="001A10EB" w:rsidP="001A10EB">
      <w:pPr>
        <w:pStyle w:val="Palavras-chave"/>
        <w:spacing w:after="0" w:line="360" w:lineRule="auto"/>
        <w:ind w:firstLine="1134"/>
        <w:jc w:val="both"/>
        <w:rPr>
          <w:rFonts w:cs="Arial"/>
        </w:rPr>
      </w:pPr>
    </w:p>
    <w:p w14:paraId="2DB0B8C3" w14:textId="77777777" w:rsidR="00C86388" w:rsidRPr="00C86388" w:rsidRDefault="001A10EB" w:rsidP="00C86388">
      <w:pPr>
        <w:pStyle w:val="Palavras-chave"/>
        <w:spacing w:after="0" w:line="360" w:lineRule="auto"/>
        <w:jc w:val="both"/>
        <w:rPr>
          <w:rFonts w:cs="Arial"/>
          <w:b/>
        </w:rPr>
      </w:pPr>
      <w:r>
        <w:rPr>
          <w:rFonts w:cs="Arial"/>
          <w:b/>
        </w:rPr>
        <w:t>7</w:t>
      </w:r>
      <w:r w:rsidR="00C86388" w:rsidRPr="00C86388">
        <w:rPr>
          <w:rFonts w:cs="Arial"/>
          <w:b/>
        </w:rPr>
        <w:t xml:space="preserve"> </w:t>
      </w:r>
      <w:r w:rsidR="00C86388">
        <w:rPr>
          <w:rFonts w:cs="Arial"/>
          <w:b/>
        </w:rPr>
        <w:t>PLANEJAMENTO</w:t>
      </w:r>
      <w:r>
        <w:rPr>
          <w:rFonts w:cs="Arial"/>
          <w:b/>
        </w:rPr>
        <w:t xml:space="preserve"> </w:t>
      </w:r>
      <w:r w:rsidRPr="00C86388">
        <w:rPr>
          <w:rFonts w:cs="Arial"/>
          <w:b/>
          <w:color w:val="FF0000"/>
        </w:rPr>
        <w:t>(</w:t>
      </w:r>
      <w:r>
        <w:rPr>
          <w:rFonts w:cs="Arial"/>
          <w:b/>
          <w:color w:val="FF0000"/>
        </w:rPr>
        <w:t>esperado</w:t>
      </w:r>
      <w:r w:rsidRPr="00C86388">
        <w:rPr>
          <w:rFonts w:cs="Arial"/>
          <w:b/>
          <w:color w:val="FF0000"/>
        </w:rPr>
        <w:t>)</w:t>
      </w:r>
    </w:p>
    <w:p w14:paraId="6FACD519" w14:textId="77777777" w:rsidR="00C86388" w:rsidRDefault="00C86388" w:rsidP="00C86388">
      <w:pPr>
        <w:pStyle w:val="Palavras-chave"/>
        <w:spacing w:after="0" w:line="360" w:lineRule="auto"/>
        <w:jc w:val="both"/>
        <w:rPr>
          <w:rFonts w:cs="Arial"/>
        </w:rPr>
      </w:pPr>
    </w:p>
    <w:p w14:paraId="54780C21" w14:textId="77777777" w:rsidR="00C86388" w:rsidRDefault="001A10EB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  <w:r w:rsidRPr="00CE291A">
        <w:rPr>
          <w:rFonts w:cs="Arial"/>
          <w:b/>
        </w:rPr>
        <w:lastRenderedPageBreak/>
        <w:t>Cronograma de execução da atividades para alcançar o objetivo proposto e resolver o problema.</w:t>
      </w:r>
    </w:p>
    <w:p w14:paraId="4AF61A95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5E66A716" w14:textId="77777777" w:rsidR="00A72702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2324D27B" w14:textId="77777777" w:rsidR="00A72702" w:rsidRPr="00CE291A" w:rsidRDefault="00A72702" w:rsidP="00C86388">
      <w:pPr>
        <w:pStyle w:val="Palavras-chave"/>
        <w:spacing w:after="0" w:line="360" w:lineRule="auto"/>
        <w:ind w:firstLine="1134"/>
        <w:jc w:val="both"/>
        <w:rPr>
          <w:rFonts w:cs="Arial"/>
          <w:b/>
        </w:rPr>
      </w:pPr>
    </w:p>
    <w:p w14:paraId="7F5394BA" w14:textId="77777777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</w:p>
    <w:p w14:paraId="7569A51E" w14:textId="500CC998" w:rsidR="00FA18E0" w:rsidRDefault="00FA18E0" w:rsidP="00FA18E0">
      <w:pPr>
        <w:pStyle w:val="Palavras-chave"/>
        <w:spacing w:after="0" w:line="360" w:lineRule="auto"/>
        <w:jc w:val="both"/>
        <w:rPr>
          <w:rFonts w:cs="Arial"/>
        </w:rPr>
      </w:pPr>
      <w:r w:rsidRPr="00194F42">
        <w:rPr>
          <w:rFonts w:cs="Arial"/>
          <w:b/>
        </w:rPr>
        <w:t>8 Bibliografia</w:t>
      </w:r>
    </w:p>
    <w:p w14:paraId="53E8C635" w14:textId="15D9B654" w:rsidR="00FA18E0" w:rsidRDefault="00FA18E0" w:rsidP="00FA18E0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194F42">
        <w:rPr>
          <w:rFonts w:cs="Arial"/>
          <w:b/>
        </w:rPr>
        <w:t xml:space="preserve"> </w:t>
      </w: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1]</w:t>
      </w:r>
      <w:r w:rsidRPr="00FA18E0">
        <w:rPr>
          <w:rFonts w:ascii="Arial" w:hAnsi="Arial" w:cs="Arial"/>
          <w:noProof/>
          <w:sz w:val="24"/>
          <w:szCs w:val="24"/>
        </w:rPr>
        <w:tab/>
        <w:t xml:space="preserve">IPEA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t al.</w:t>
      </w:r>
      <w:r w:rsidRPr="00FA18E0">
        <w:rPr>
          <w:rFonts w:ascii="Arial" w:hAnsi="Arial" w:cs="Arial"/>
          <w:noProof/>
          <w:sz w:val="24"/>
          <w:szCs w:val="24"/>
        </w:rPr>
        <w:t xml:space="preserve">, “Mobilidade e Pendularidade no Complexo Metropolitano Expandido de São Paulo: O sistema de transporte fretado como alternativa de deslocamento,” </w:t>
      </w:r>
      <w:r w:rsidRPr="00FA18E0">
        <w:rPr>
          <w:rFonts w:ascii="Arial" w:hAnsi="Arial" w:cs="Arial"/>
          <w:i/>
          <w:iCs/>
          <w:noProof/>
          <w:sz w:val="24"/>
          <w:szCs w:val="24"/>
        </w:rPr>
        <w:t>Estud. Avançados</w:t>
      </w:r>
      <w:r w:rsidRPr="00FA18E0">
        <w:rPr>
          <w:rFonts w:ascii="Arial" w:hAnsi="Arial" w:cs="Arial"/>
          <w:noProof/>
          <w:sz w:val="24"/>
          <w:szCs w:val="24"/>
        </w:rPr>
        <w:t>, vol. 24, no. 1, pp. 1–16, 2011.</w:t>
      </w:r>
    </w:p>
    <w:p w14:paraId="1FC49D10" w14:textId="4824E62A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>
        <w:rPr>
          <w:rFonts w:cs="Arial"/>
          <w:b/>
        </w:rPr>
        <w:fldChar w:fldCharType="begin" w:fldLock="1"/>
      </w:r>
      <w:r w:rsidRPr="00194F42">
        <w:rPr>
          <w:rFonts w:cs="Arial"/>
          <w:b/>
        </w:rPr>
        <w:instrText xml:space="preserve">ADDIN Mendeley Bibliography CSL_BIBLIOGRAPHY </w:instrText>
      </w:r>
      <w:r>
        <w:rPr>
          <w:rFonts w:cs="Arial"/>
          <w:b/>
        </w:rPr>
        <w:fldChar w:fldCharType="separate"/>
      </w: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2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>
        <w:rPr>
          <w:rFonts w:ascii="Arial" w:hAnsi="Arial" w:cs="Arial"/>
          <w:noProof/>
          <w:sz w:val="24"/>
          <w:szCs w:val="24"/>
        </w:rPr>
        <w:t>G1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 w:rsidRPr="00F82FE6">
        <w:rPr>
          <w:rFonts w:ascii="Arial" w:hAnsi="Arial" w:cs="Arial"/>
          <w:noProof/>
          <w:sz w:val="24"/>
          <w:szCs w:val="24"/>
        </w:rPr>
        <w:t>Google Maps ganha recurso para mostrar onde é fácil estacionar no Brasil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iCs/>
          <w:noProof/>
          <w:sz w:val="24"/>
          <w:szCs w:val="24"/>
        </w:rPr>
        <w:t>Globo, Agosto de 2017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rPr>
          <w:rFonts w:ascii="Arial" w:hAnsi="Arial" w:cs="Arial"/>
          <w:noProof/>
          <w:sz w:val="24"/>
          <w:szCs w:val="24"/>
        </w:rPr>
        <w:t>http://g1.globo.com/tecnologia/noticia/google-maps-ganha-recurso-para-mostrar-onde-e-facil-estacionar-no-brasil.ghtml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03B63A3B" w14:textId="5AEEE4A3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3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 w:rsidRPr="00F82FE6">
        <w:rPr>
          <w:rFonts w:ascii="Arial" w:hAnsi="Arial" w:cs="Arial"/>
          <w:noProof/>
          <w:sz w:val="24"/>
          <w:szCs w:val="24"/>
        </w:rPr>
        <w:t>PROSIGA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>
        <w:rPr>
          <w:rFonts w:ascii="Arial" w:hAnsi="Arial" w:cs="Arial"/>
          <w:noProof/>
          <w:sz w:val="24"/>
          <w:szCs w:val="24"/>
        </w:rPr>
        <w:t>CONTROLE INTELIGENTE DE VAGAS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noProof/>
          <w:sz w:val="24"/>
          <w:szCs w:val="24"/>
        </w:rPr>
        <w:t>PROSIGA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, </w:t>
      </w:r>
      <w:r>
        <w:rPr>
          <w:rFonts w:ascii="Arial" w:hAnsi="Arial" w:cs="Arial"/>
          <w:iCs/>
          <w:noProof/>
          <w:sz w:val="24"/>
          <w:szCs w:val="24"/>
        </w:rPr>
        <w:t>S/D</w:t>
      </w:r>
      <w:r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t xml:space="preserve"> </w:t>
      </w:r>
      <w:r w:rsidRPr="00F82FE6">
        <w:rPr>
          <w:rFonts w:ascii="Arial" w:hAnsi="Arial" w:cs="Arial"/>
          <w:noProof/>
          <w:sz w:val="24"/>
          <w:szCs w:val="24"/>
        </w:rPr>
        <w:t xml:space="preserve">http://www.prosiga.com.br/controle-inteligente/ 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1DB6EDE4" w14:textId="0D05AECA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 w:rsidRPr="00FA18E0">
        <w:rPr>
          <w:rFonts w:ascii="Arial" w:hAnsi="Arial" w:cs="Arial"/>
          <w:noProof/>
          <w:sz w:val="24"/>
          <w:szCs w:val="24"/>
        </w:rPr>
        <w:t>[</w:t>
      </w:r>
      <w:r>
        <w:rPr>
          <w:rFonts w:ascii="Arial" w:hAnsi="Arial" w:cs="Arial"/>
          <w:noProof/>
          <w:sz w:val="24"/>
          <w:szCs w:val="24"/>
        </w:rPr>
        <w:t>4</w:t>
      </w:r>
      <w:r w:rsidRPr="00FA18E0">
        <w:rPr>
          <w:rFonts w:ascii="Arial" w:hAnsi="Arial" w:cs="Arial"/>
          <w:noProof/>
          <w:sz w:val="24"/>
          <w:szCs w:val="24"/>
        </w:rPr>
        <w:t>]</w:t>
      </w:r>
      <w:r w:rsidRPr="00FA18E0">
        <w:rPr>
          <w:rFonts w:ascii="Arial" w:hAnsi="Arial" w:cs="Arial"/>
          <w:noProof/>
          <w:sz w:val="24"/>
          <w:szCs w:val="24"/>
        </w:rPr>
        <w:tab/>
      </w:r>
      <w:r w:rsidRPr="00F82FE6">
        <w:rPr>
          <w:rFonts w:ascii="Arial" w:hAnsi="Arial" w:cs="Arial"/>
          <w:noProof/>
          <w:sz w:val="24"/>
          <w:szCs w:val="24"/>
        </w:rPr>
        <w:t>REDAÇÃO AB</w:t>
      </w:r>
      <w:r w:rsidRPr="00FA18E0">
        <w:rPr>
          <w:rFonts w:ascii="Arial" w:hAnsi="Arial" w:cs="Arial"/>
          <w:noProof/>
          <w:sz w:val="24"/>
          <w:szCs w:val="24"/>
        </w:rPr>
        <w:t>, “</w:t>
      </w:r>
      <w:r w:rsidRPr="00F82FE6">
        <w:rPr>
          <w:rFonts w:ascii="Arial" w:hAnsi="Arial" w:cs="Arial"/>
          <w:noProof/>
          <w:sz w:val="24"/>
          <w:szCs w:val="24"/>
        </w:rPr>
        <w:t>Bosch cria sistema que acha vagas de estacionamento</w:t>
      </w:r>
      <w:r w:rsidRPr="00FA18E0">
        <w:rPr>
          <w:rFonts w:ascii="Arial" w:hAnsi="Arial" w:cs="Arial"/>
          <w:noProof/>
          <w:sz w:val="24"/>
          <w:szCs w:val="24"/>
        </w:rPr>
        <w:t xml:space="preserve">” 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AUTOMOTIVE BUSINESS, </w:t>
      </w:r>
      <w:r>
        <w:rPr>
          <w:rFonts w:ascii="Arial" w:hAnsi="Arial" w:cs="Arial"/>
          <w:iCs/>
          <w:noProof/>
          <w:sz w:val="24"/>
          <w:szCs w:val="24"/>
        </w:rPr>
        <w:t>Outubro</w:t>
      </w:r>
      <w:r w:rsidRPr="00F82FE6">
        <w:rPr>
          <w:rFonts w:ascii="Arial" w:hAnsi="Arial" w:cs="Arial"/>
          <w:iCs/>
          <w:noProof/>
          <w:sz w:val="24"/>
          <w:szCs w:val="24"/>
        </w:rPr>
        <w:t xml:space="preserve"> de </w:t>
      </w:r>
      <w:r>
        <w:rPr>
          <w:rFonts w:ascii="Arial" w:hAnsi="Arial" w:cs="Arial"/>
          <w:iCs/>
          <w:noProof/>
          <w:sz w:val="24"/>
          <w:szCs w:val="24"/>
        </w:rPr>
        <w:t>2015</w:t>
      </w:r>
      <w:r w:rsidRPr="00F82FE6">
        <w:rPr>
          <w:rFonts w:ascii="Arial" w:hAnsi="Arial" w:cs="Arial"/>
          <w:iCs/>
          <w:noProof/>
          <w:sz w:val="24"/>
          <w:szCs w:val="24"/>
        </w:rPr>
        <w:t>. Disponivel em</w:t>
      </w:r>
      <w:r>
        <w:rPr>
          <w:rFonts w:ascii="Arial" w:hAnsi="Arial" w:cs="Arial"/>
          <w:noProof/>
          <w:sz w:val="24"/>
          <w:szCs w:val="24"/>
        </w:rPr>
        <w:t>: &lt;</w:t>
      </w:r>
      <w:r w:rsidRPr="00F82FE6">
        <w:rPr>
          <w:rFonts w:ascii="Arial" w:hAnsi="Arial" w:cs="Arial"/>
          <w:noProof/>
          <w:sz w:val="24"/>
          <w:szCs w:val="24"/>
        </w:rPr>
        <w:t>http://www.automotivebusiness.com.br/noticia/22924/bosch-cria-sistema-que-acha-vagas-de-estacionamento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48F59898" w14:textId="269BDDB9" w:rsidR="00A466A1" w:rsidRDefault="00A466A1" w:rsidP="00A466A1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>[5]</w:t>
      </w:r>
      <w:r>
        <w:rPr>
          <w:rFonts w:ascii="Arial" w:hAnsi="Arial" w:cs="Arial"/>
          <w:noProof/>
          <w:sz w:val="24"/>
          <w:szCs w:val="24"/>
        </w:rPr>
        <w:tab/>
        <w:t>G1, " ESTACIONAMENTO INTELIGENTE NA ESTANCIA TURISTICA DE AGUAS DE SÃO PEDRO</w:t>
      </w:r>
      <w:r w:rsidR="00B20B1B">
        <w:rPr>
          <w:rFonts w:ascii="Arial" w:hAnsi="Arial" w:cs="Arial"/>
          <w:noProof/>
          <w:sz w:val="24"/>
          <w:szCs w:val="24"/>
        </w:rPr>
        <w:t>".</w:t>
      </w:r>
      <w:r>
        <w:rPr>
          <w:rFonts w:ascii="Arial" w:hAnsi="Arial" w:cs="Arial"/>
          <w:noProof/>
          <w:sz w:val="24"/>
          <w:szCs w:val="24"/>
        </w:rPr>
        <w:t xml:space="preserve"> </w:t>
      </w:r>
    </w:p>
    <w:p w14:paraId="6565D62D" w14:textId="72F1E7D5" w:rsidR="00A466A1" w:rsidRDefault="00B20B1B" w:rsidP="00A466A1">
      <w:pPr>
        <w:widowControl w:val="0"/>
        <w:autoSpaceDE w:val="0"/>
        <w:autoSpaceDN w:val="0"/>
        <w:adjustRightInd w:val="0"/>
        <w:spacing w:after="0" w:line="360" w:lineRule="auto"/>
        <w:ind w:left="640"/>
        <w:rPr>
          <w:rFonts w:ascii="Arial" w:hAnsi="Arial" w:cs="Arial"/>
          <w:noProof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t xml:space="preserve">Disponivel em : </w:t>
      </w:r>
      <w:r w:rsidR="00A466A1">
        <w:rPr>
          <w:rFonts w:ascii="Arial" w:hAnsi="Arial" w:cs="Arial"/>
          <w:noProof/>
          <w:sz w:val="24"/>
          <w:szCs w:val="24"/>
        </w:rPr>
        <w:t>&lt;</w:t>
      </w:r>
      <w:r w:rsidR="00A466A1" w:rsidRPr="00A466A1">
        <w:rPr>
          <w:rFonts w:ascii="Arial" w:hAnsi="Arial" w:cs="Arial"/>
          <w:noProof/>
          <w:sz w:val="24"/>
          <w:szCs w:val="24"/>
        </w:rPr>
        <w:t>http://g1.globo.com/sp/piracicaba-regiao/noticia/2014/11/estacionamento-inteligente-mostra-vagas-desocupadas-por-aplicativo-guasdesaopedro.html</w:t>
      </w:r>
      <w:r>
        <w:rPr>
          <w:rFonts w:ascii="Arial" w:hAnsi="Arial" w:cs="Arial"/>
          <w:noProof/>
          <w:sz w:val="24"/>
          <w:szCs w:val="24"/>
        </w:rPr>
        <w:t>&gt;. Acesso em 31 de agosto de 2017.</w:t>
      </w:r>
    </w:p>
    <w:p w14:paraId="6E7A28AF" w14:textId="77777777" w:rsidR="00F82FE6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  <w:szCs w:val="24"/>
        </w:rPr>
      </w:pPr>
    </w:p>
    <w:p w14:paraId="54CA3DDC" w14:textId="77777777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</w:p>
    <w:p w14:paraId="2DF0222A" w14:textId="6DB412F6" w:rsidR="00F82FE6" w:rsidRPr="00FA18E0" w:rsidRDefault="00F82FE6" w:rsidP="00F82FE6">
      <w:pPr>
        <w:widowControl w:val="0"/>
        <w:autoSpaceDE w:val="0"/>
        <w:autoSpaceDN w:val="0"/>
        <w:adjustRightInd w:val="0"/>
        <w:spacing w:after="0" w:line="360" w:lineRule="auto"/>
        <w:ind w:left="640" w:hanging="640"/>
        <w:rPr>
          <w:rFonts w:ascii="Arial" w:hAnsi="Arial" w:cs="Arial"/>
          <w:noProof/>
          <w:sz w:val="24"/>
        </w:rPr>
      </w:pPr>
      <w:r>
        <w:rPr>
          <w:rFonts w:cs="Arial"/>
          <w:b/>
        </w:rPr>
        <w:fldChar w:fldCharType="end"/>
      </w:r>
    </w:p>
    <w:p w14:paraId="447DA126" w14:textId="32C05B34" w:rsidR="00FA18E0" w:rsidRPr="00FA18E0" w:rsidRDefault="00FA18E0" w:rsidP="00FA18E0">
      <w:pPr>
        <w:pStyle w:val="Palavras-chave"/>
        <w:spacing w:after="0" w:line="360" w:lineRule="auto"/>
        <w:jc w:val="both"/>
        <w:rPr>
          <w:rFonts w:cs="Arial"/>
          <w:lang w:val="en-US"/>
        </w:rPr>
      </w:pPr>
      <w:r>
        <w:rPr>
          <w:rFonts w:cs="Arial"/>
          <w:b/>
        </w:rPr>
        <w:fldChar w:fldCharType="end"/>
      </w:r>
    </w:p>
    <w:p w14:paraId="1C762522" w14:textId="77777777" w:rsidR="00C86388" w:rsidRPr="00FA18E0" w:rsidRDefault="00C86388" w:rsidP="00C86388">
      <w:pPr>
        <w:pStyle w:val="Palavras-chave"/>
        <w:spacing w:after="0" w:line="360" w:lineRule="auto"/>
        <w:ind w:firstLine="1134"/>
        <w:jc w:val="both"/>
        <w:rPr>
          <w:rFonts w:cs="Arial"/>
          <w:lang w:val="en-US"/>
        </w:rPr>
      </w:pPr>
    </w:p>
    <w:p w14:paraId="0C1DF6D6" w14:textId="667E852F" w:rsidR="009752B1" w:rsidRPr="00871146" w:rsidRDefault="009752B1" w:rsidP="00871146">
      <w:pPr>
        <w:rPr>
          <w:rFonts w:ascii="Arial" w:eastAsia="Times New Roman" w:hAnsi="Arial" w:cs="Times New Roman"/>
          <w:sz w:val="24"/>
          <w:szCs w:val="24"/>
          <w:lang w:eastAsia="pt-BR"/>
        </w:rPr>
      </w:pPr>
    </w:p>
    <w:sectPr w:rsidR="009752B1" w:rsidRPr="00871146" w:rsidSect="00955AF1">
      <w:pgSz w:w="11906" w:h="16838"/>
      <w:pgMar w:top="1701" w:right="1134" w:bottom="993" w:left="1701" w:header="709" w:footer="709" w:gutter="0"/>
      <w:pgNumType w:start="15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EFFA572" w14:textId="77777777" w:rsidR="00D03F15" w:rsidRDefault="00D03F15" w:rsidP="006A27E6">
      <w:pPr>
        <w:spacing w:after="0" w:line="240" w:lineRule="auto"/>
      </w:pPr>
      <w:r>
        <w:separator/>
      </w:r>
    </w:p>
  </w:endnote>
  <w:endnote w:type="continuationSeparator" w:id="0">
    <w:p w14:paraId="7C26BCCB" w14:textId="77777777" w:rsidR="00D03F15" w:rsidRDefault="00D03F15" w:rsidP="006A27E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61C6039" w14:textId="77777777" w:rsidR="00D03F15" w:rsidRDefault="00D03F15" w:rsidP="006A27E6">
      <w:pPr>
        <w:spacing w:after="0" w:line="240" w:lineRule="auto"/>
      </w:pPr>
      <w:r>
        <w:separator/>
      </w:r>
    </w:p>
  </w:footnote>
  <w:footnote w:type="continuationSeparator" w:id="0">
    <w:p w14:paraId="519DF5B9" w14:textId="77777777" w:rsidR="00D03F15" w:rsidRDefault="00D03F15" w:rsidP="006A27E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0192EA5"/>
    <w:multiLevelType w:val="hybridMultilevel"/>
    <w:tmpl w:val="5880A2CC"/>
    <w:lvl w:ilvl="0" w:tplc="04160001">
      <w:start w:val="1"/>
      <w:numFmt w:val="bullet"/>
      <w:lvlText w:val=""/>
      <w:lvlJc w:val="left"/>
      <w:pPr>
        <w:ind w:left="1854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574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294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4014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734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454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6174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894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614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34896"/>
    <w:rsid w:val="00034C38"/>
    <w:rsid w:val="00075716"/>
    <w:rsid w:val="000A2C5D"/>
    <w:rsid w:val="000B1922"/>
    <w:rsid w:val="000F1238"/>
    <w:rsid w:val="00120C3C"/>
    <w:rsid w:val="00134F33"/>
    <w:rsid w:val="00147728"/>
    <w:rsid w:val="001916BD"/>
    <w:rsid w:val="00194F42"/>
    <w:rsid w:val="001A10EB"/>
    <w:rsid w:val="001A7569"/>
    <w:rsid w:val="001D4467"/>
    <w:rsid w:val="001D506B"/>
    <w:rsid w:val="001E6EC5"/>
    <w:rsid w:val="00212F95"/>
    <w:rsid w:val="00233C9C"/>
    <w:rsid w:val="00243078"/>
    <w:rsid w:val="002A00FD"/>
    <w:rsid w:val="002C28D4"/>
    <w:rsid w:val="002E00B0"/>
    <w:rsid w:val="003276F2"/>
    <w:rsid w:val="00334896"/>
    <w:rsid w:val="003656D0"/>
    <w:rsid w:val="003B0AD1"/>
    <w:rsid w:val="003B24B5"/>
    <w:rsid w:val="003B7123"/>
    <w:rsid w:val="003D1D08"/>
    <w:rsid w:val="003F641B"/>
    <w:rsid w:val="00413A6D"/>
    <w:rsid w:val="0047047E"/>
    <w:rsid w:val="0049447C"/>
    <w:rsid w:val="00512647"/>
    <w:rsid w:val="00557DC1"/>
    <w:rsid w:val="00575DFC"/>
    <w:rsid w:val="005A42B1"/>
    <w:rsid w:val="005E0A0C"/>
    <w:rsid w:val="006076E7"/>
    <w:rsid w:val="00646C59"/>
    <w:rsid w:val="0065333A"/>
    <w:rsid w:val="00686774"/>
    <w:rsid w:val="00693AAC"/>
    <w:rsid w:val="006A27E6"/>
    <w:rsid w:val="006A48A6"/>
    <w:rsid w:val="006A748A"/>
    <w:rsid w:val="006B5F4C"/>
    <w:rsid w:val="006D4651"/>
    <w:rsid w:val="006D4CE1"/>
    <w:rsid w:val="006E243B"/>
    <w:rsid w:val="006E5257"/>
    <w:rsid w:val="006F17C3"/>
    <w:rsid w:val="006F1EC6"/>
    <w:rsid w:val="00753EEA"/>
    <w:rsid w:val="007650B0"/>
    <w:rsid w:val="007C13E5"/>
    <w:rsid w:val="007D0D45"/>
    <w:rsid w:val="00802777"/>
    <w:rsid w:val="008034F9"/>
    <w:rsid w:val="00810E06"/>
    <w:rsid w:val="00827FE2"/>
    <w:rsid w:val="008401C8"/>
    <w:rsid w:val="008566E8"/>
    <w:rsid w:val="008625EB"/>
    <w:rsid w:val="008676ED"/>
    <w:rsid w:val="00871146"/>
    <w:rsid w:val="008759D3"/>
    <w:rsid w:val="008833F1"/>
    <w:rsid w:val="008A2C94"/>
    <w:rsid w:val="008D0648"/>
    <w:rsid w:val="008E2C83"/>
    <w:rsid w:val="00920460"/>
    <w:rsid w:val="00945E91"/>
    <w:rsid w:val="00955AF1"/>
    <w:rsid w:val="00973682"/>
    <w:rsid w:val="009752B1"/>
    <w:rsid w:val="00983458"/>
    <w:rsid w:val="009E058F"/>
    <w:rsid w:val="00A11433"/>
    <w:rsid w:val="00A120C8"/>
    <w:rsid w:val="00A466A1"/>
    <w:rsid w:val="00A55CEA"/>
    <w:rsid w:val="00A61B82"/>
    <w:rsid w:val="00A63C5D"/>
    <w:rsid w:val="00A72702"/>
    <w:rsid w:val="00A74E2E"/>
    <w:rsid w:val="00AF1985"/>
    <w:rsid w:val="00B15D59"/>
    <w:rsid w:val="00B20B1B"/>
    <w:rsid w:val="00B439CA"/>
    <w:rsid w:val="00B73B19"/>
    <w:rsid w:val="00BA24EF"/>
    <w:rsid w:val="00C126F0"/>
    <w:rsid w:val="00C86388"/>
    <w:rsid w:val="00C9033A"/>
    <w:rsid w:val="00CA3B62"/>
    <w:rsid w:val="00CE291A"/>
    <w:rsid w:val="00D03F15"/>
    <w:rsid w:val="00D068DB"/>
    <w:rsid w:val="00D1660E"/>
    <w:rsid w:val="00D548AF"/>
    <w:rsid w:val="00D60939"/>
    <w:rsid w:val="00D648A3"/>
    <w:rsid w:val="00DC56C5"/>
    <w:rsid w:val="00DD285C"/>
    <w:rsid w:val="00E11CCA"/>
    <w:rsid w:val="00E4284A"/>
    <w:rsid w:val="00E56ADD"/>
    <w:rsid w:val="00E86549"/>
    <w:rsid w:val="00EA7F22"/>
    <w:rsid w:val="00EE441E"/>
    <w:rsid w:val="00F012A3"/>
    <w:rsid w:val="00F82FE6"/>
    <w:rsid w:val="00F85CF2"/>
    <w:rsid w:val="00F92795"/>
    <w:rsid w:val="00FA18E0"/>
    <w:rsid w:val="00FB5C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5BC2536C"/>
  <w15:docId w15:val="{37E3F0D0-08B4-4F31-87A7-A7D9A84E11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har"/>
    <w:uiPriority w:val="99"/>
    <w:qFormat/>
    <w:rsid w:val="001E6EC5"/>
    <w:pPr>
      <w:keepNext/>
      <w:keepLines/>
      <w:spacing w:before="480" w:after="60" w:line="240" w:lineRule="auto"/>
      <w:jc w:val="both"/>
      <w:outlineLvl w:val="0"/>
    </w:pPr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tulo6">
    <w:name w:val="heading 6"/>
    <w:basedOn w:val="Normal"/>
    <w:next w:val="Normal"/>
    <w:link w:val="Ttulo6Char"/>
    <w:uiPriority w:val="99"/>
    <w:qFormat/>
    <w:rsid w:val="00B73B19"/>
    <w:pPr>
      <w:spacing w:before="240" w:after="60" w:line="240" w:lineRule="auto"/>
      <w:jc w:val="both"/>
      <w:outlineLvl w:val="5"/>
    </w:pPr>
    <w:rPr>
      <w:rFonts w:ascii="Times New Roman" w:eastAsia="Times New Roman" w:hAnsi="Times New Roman" w:cs="Times New Roman"/>
      <w:b/>
      <w:bCs/>
      <w:color w:val="000000"/>
      <w:lang w:val="en-US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9"/>
    <w:rsid w:val="001E6EC5"/>
    <w:rPr>
      <w:rFonts w:ascii="Cambria" w:eastAsia="Times New Roman" w:hAnsi="Cambria" w:cs="Times New Roman"/>
      <w:b/>
      <w:bCs/>
      <w:color w:val="365F91"/>
      <w:sz w:val="28"/>
      <w:szCs w:val="28"/>
      <w:lang w:val="en-US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1E6EC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1E6EC5"/>
    <w:rPr>
      <w:rFonts w:ascii="Tahoma" w:hAnsi="Tahoma" w:cs="Tahoma"/>
      <w:sz w:val="16"/>
      <w:szCs w:val="16"/>
    </w:rPr>
  </w:style>
  <w:style w:type="paragraph" w:customStyle="1" w:styleId="Titulo6">
    <w:name w:val="Titulo 6"/>
    <w:aliases w:val="Elementos pré-textuais"/>
    <w:basedOn w:val="Normal"/>
    <w:next w:val="Normal"/>
    <w:uiPriority w:val="99"/>
    <w:rsid w:val="006A48A6"/>
    <w:pPr>
      <w:spacing w:before="60" w:after="600" w:line="360" w:lineRule="auto"/>
      <w:jc w:val="center"/>
    </w:pPr>
    <w:rPr>
      <w:rFonts w:ascii="Arial" w:eastAsia="Times New Roman" w:hAnsi="Arial" w:cs="Times New Roman"/>
      <w:b/>
      <w:caps/>
      <w:color w:val="000000"/>
      <w:sz w:val="24"/>
      <w:szCs w:val="24"/>
    </w:rPr>
  </w:style>
  <w:style w:type="paragraph" w:customStyle="1" w:styleId="Formataodoresumo">
    <w:name w:val="Formatação do resumo"/>
    <w:basedOn w:val="Normal"/>
    <w:uiPriority w:val="99"/>
    <w:rsid w:val="006A48A6"/>
    <w:pPr>
      <w:spacing w:after="300" w:line="240" w:lineRule="auto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customStyle="1" w:styleId="Palavras-chave">
    <w:name w:val="Palavras-chave"/>
    <w:basedOn w:val="Formataodoresumo"/>
    <w:uiPriority w:val="99"/>
    <w:rsid w:val="006A48A6"/>
    <w:pPr>
      <w:jc w:val="left"/>
    </w:pPr>
  </w:style>
  <w:style w:type="paragraph" w:customStyle="1" w:styleId="FormataodasReferncias">
    <w:name w:val="Formatação das Referências"/>
    <w:basedOn w:val="Normal"/>
    <w:uiPriority w:val="99"/>
    <w:rsid w:val="006A48A6"/>
    <w:pPr>
      <w:spacing w:before="60" w:after="600" w:line="240" w:lineRule="auto"/>
    </w:pPr>
    <w:rPr>
      <w:rFonts w:ascii="Arial" w:eastAsia="Times New Roman" w:hAnsi="Arial" w:cs="Times New Roman"/>
      <w:sz w:val="24"/>
      <w:szCs w:val="24"/>
    </w:rPr>
  </w:style>
  <w:style w:type="table" w:styleId="Tabelacomgrade">
    <w:name w:val="Table Grid"/>
    <w:basedOn w:val="Tabelanormal"/>
    <w:uiPriority w:val="59"/>
    <w:rsid w:val="00810E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Ttulo6Char">
    <w:name w:val="Título 6 Char"/>
    <w:basedOn w:val="Fontepargpadro"/>
    <w:link w:val="Ttulo6"/>
    <w:uiPriority w:val="99"/>
    <w:rsid w:val="00B73B19"/>
    <w:rPr>
      <w:rFonts w:ascii="Times New Roman" w:eastAsia="Times New Roman" w:hAnsi="Times New Roman" w:cs="Times New Roman"/>
      <w:b/>
      <w:bCs/>
      <w:color w:val="000000"/>
      <w:lang w:val="en-US"/>
    </w:rPr>
  </w:style>
  <w:style w:type="paragraph" w:customStyle="1" w:styleId="TextodoTrabalho">
    <w:name w:val="Texto do Trabalho"/>
    <w:basedOn w:val="Normal"/>
    <w:uiPriority w:val="99"/>
    <w:rsid w:val="00B73B19"/>
    <w:pPr>
      <w:spacing w:after="0" w:line="360" w:lineRule="auto"/>
      <w:ind w:firstLine="851"/>
      <w:jc w:val="both"/>
    </w:pPr>
    <w:rPr>
      <w:rFonts w:ascii="Arial" w:eastAsia="Times New Roman" w:hAnsi="Arial" w:cs="Times New Roman"/>
      <w:color w:val="000000"/>
      <w:sz w:val="24"/>
      <w:szCs w:val="24"/>
    </w:rPr>
  </w:style>
  <w:style w:type="paragraph" w:styleId="Cabealho">
    <w:name w:val="header"/>
    <w:basedOn w:val="Normal"/>
    <w:link w:val="Cabealho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A27E6"/>
  </w:style>
  <w:style w:type="paragraph" w:styleId="Rodap">
    <w:name w:val="footer"/>
    <w:basedOn w:val="Normal"/>
    <w:link w:val="RodapChar"/>
    <w:uiPriority w:val="99"/>
    <w:unhideWhenUsed/>
    <w:rsid w:val="006A27E6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A27E6"/>
  </w:style>
  <w:style w:type="paragraph" w:customStyle="1" w:styleId="PargrafoparaIlustraes">
    <w:name w:val="Parágrafo para Ilustrações"/>
    <w:basedOn w:val="Normal"/>
    <w:next w:val="Legenda"/>
    <w:uiPriority w:val="99"/>
    <w:rsid w:val="008401C8"/>
    <w:pPr>
      <w:keepNext/>
      <w:keepLines/>
      <w:spacing w:before="60" w:after="60" w:line="240" w:lineRule="auto"/>
      <w:jc w:val="center"/>
    </w:pPr>
    <w:rPr>
      <w:rFonts w:ascii="Arial" w:eastAsia="Times New Roman" w:hAnsi="Arial" w:cs="Times New Roman"/>
      <w:color w:val="000000"/>
      <w:sz w:val="20"/>
      <w:szCs w:val="24"/>
    </w:rPr>
  </w:style>
  <w:style w:type="paragraph" w:styleId="Legenda">
    <w:name w:val="caption"/>
    <w:basedOn w:val="Normal"/>
    <w:next w:val="Normal"/>
    <w:uiPriority w:val="35"/>
    <w:semiHidden/>
    <w:unhideWhenUsed/>
    <w:qFormat/>
    <w:rsid w:val="008401C8"/>
    <w:pPr>
      <w:spacing w:line="240" w:lineRule="auto"/>
    </w:pPr>
    <w:rPr>
      <w:b/>
      <w:bCs/>
      <w:color w:val="4F81BD" w:themeColor="accent1"/>
      <w:sz w:val="18"/>
      <w:szCs w:val="18"/>
    </w:rPr>
  </w:style>
  <w:style w:type="character" w:styleId="TextodoEspaoReservado">
    <w:name w:val="Placeholder Text"/>
    <w:basedOn w:val="Fontepargpadro"/>
    <w:uiPriority w:val="99"/>
    <w:semiHidden/>
    <w:rsid w:val="008A2C9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452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8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F46F8D7-5AA1-48F1-8406-23970E9DC6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5</Pages>
  <Words>1759</Words>
  <Characters>9502</Characters>
  <Application>Microsoft Office Word</Application>
  <DocSecurity>0</DocSecurity>
  <Lines>79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TFPR</Company>
  <LinksUpToDate>false</LinksUpToDate>
  <CharactersWithSpaces>112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meu.araujo</dc:creator>
  <cp:keywords/>
  <dc:description/>
  <cp:lastModifiedBy>Luccas Piola</cp:lastModifiedBy>
  <cp:revision>3</cp:revision>
  <dcterms:created xsi:type="dcterms:W3CDTF">2017-09-01T03:21:00Z</dcterms:created>
  <dcterms:modified xsi:type="dcterms:W3CDTF">2017-10-27T17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fb07f0f-e476-3e28-a345-c918256d3706</vt:lpwstr>
  </property>
  <property fmtid="{D5CDD505-2E9C-101B-9397-08002B2CF9AE}" pid="24" name="Mendeley Citation Style_1">
    <vt:lpwstr>http://www.zotero.org/styles/ieee</vt:lpwstr>
  </property>
</Properties>
</file>